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98C8B" w14:textId="7A4AF9E4" w:rsidR="009303D9" w:rsidRDefault="00CE6855" w:rsidP="00E165BC">
      <w:pPr>
        <w:pStyle w:val="papertitle"/>
        <w:spacing w:before="100" w:beforeAutospacing="1" w:after="100" w:afterAutospacing="1"/>
      </w:pPr>
      <w:r>
        <w:rPr>
          <w:i/>
          <w:iCs/>
        </w:rPr>
        <w:t>Evaluation</w:t>
      </w:r>
      <w:r w:rsidR="00101B4B" w:rsidRPr="00101B4B">
        <w:rPr>
          <w:i/>
          <w:iCs/>
        </w:rPr>
        <w:t xml:space="preserve"> of </w:t>
      </w:r>
      <w:r w:rsidR="006D72DC">
        <w:rPr>
          <w:i/>
          <w:iCs/>
        </w:rPr>
        <w:t>Convultatinoal</w:t>
      </w:r>
      <w:r w:rsidR="00101B4B" w:rsidRPr="00101B4B">
        <w:rPr>
          <w:i/>
          <w:iCs/>
        </w:rPr>
        <w:t xml:space="preserve"> Neural Networks for Image Classification using the Fashion MNIST Dataset</w:t>
      </w:r>
      <w:r>
        <w:rPr>
          <w:i/>
          <w:iCs/>
        </w:rPr>
        <w:t xml:space="preserve"> and Apache Spark</w:t>
      </w:r>
      <w:r w:rsidR="009303D9">
        <w:t xml:space="preserve"> </w:t>
      </w:r>
    </w:p>
    <w:p w14:paraId="6D4F2BC6"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695B8750" w14:textId="77777777" w:rsidR="009F1D79" w:rsidRDefault="009F1D79" w:rsidP="00101B4B">
      <w:pPr>
        <w:jc w:val="both"/>
        <w:sectPr w:rsidR="009F1D79" w:rsidSect="003B4E04">
          <w:type w:val="continuous"/>
          <w:pgSz w:w="11906" w:h="16838" w:code="9"/>
          <w:pgMar w:top="450" w:right="893" w:bottom="1440" w:left="893" w:header="720" w:footer="720" w:gutter="0"/>
          <w:cols w:num="3" w:space="720"/>
          <w:docGrid w:linePitch="360"/>
        </w:sectPr>
      </w:pPr>
    </w:p>
    <w:p w14:paraId="7762ED96"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2941986B"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5480FD56"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7383BC7B" w14:textId="0469876C" w:rsidR="009303D9" w:rsidRPr="00D632BE" w:rsidRDefault="009303D9" w:rsidP="006B6B66">
      <w:pPr>
        <w:pStyle w:val="Heading1"/>
      </w:pPr>
      <w:r w:rsidRPr="00D632BE">
        <w:t>Introduction</w:t>
      </w:r>
    </w:p>
    <w:p w14:paraId="20A0ADF3" w14:textId="3030167A" w:rsidR="00F775FA" w:rsidRDefault="00F775FA" w:rsidP="00F775FA">
      <w:pPr>
        <w:jc w:val="both"/>
      </w:pPr>
      <w:r>
        <w:t xml:space="preserve">Machine learning (ML) is a form of artificial intelligence that </w:t>
      </w:r>
      <w:proofErr w:type="spellStart"/>
      <w:r>
        <w:t>utilises</w:t>
      </w:r>
      <w:proofErr w:type="spellEnd"/>
      <w:r>
        <w:t xml:space="preserve"> algorithms and statistical models to train a computer. Deep learning is a subset of ML which </w:t>
      </w:r>
      <w:proofErr w:type="spellStart"/>
      <w:r>
        <w:t>utilises</w:t>
      </w:r>
      <w:proofErr w:type="spellEnd"/>
      <w:r>
        <w:t xml:space="preserve"> neural networks to explore patterns and derive relationships within complex datasets.  It closely resembles how the human brain learns and is </w:t>
      </w:r>
      <w:proofErr w:type="spellStart"/>
      <w:r>
        <w:t>utilised</w:t>
      </w:r>
      <w:proofErr w:type="spellEnd"/>
      <w:r>
        <w:t xml:space="preserve"> in tools we use </w:t>
      </w:r>
      <w:r>
        <w:t>every day</w:t>
      </w:r>
      <w:r>
        <w:t xml:space="preserve"> such as speech recognition, natural language processing. </w:t>
      </w:r>
      <w:r>
        <w:t>Neural</w:t>
      </w:r>
      <w:r>
        <w:t xml:space="preserve"> network algorithms are based on the human brain and how it learns. to machine learning algorithms but contain many more layers which allow for the analysis of complex datasets.</w:t>
      </w:r>
    </w:p>
    <w:p w14:paraId="624CB5C9" w14:textId="77777777" w:rsidR="00F775FA" w:rsidRDefault="00F775FA" w:rsidP="00F775FA">
      <w:pPr>
        <w:jc w:val="both"/>
      </w:pPr>
    </w:p>
    <w:p w14:paraId="4F3DF687" w14:textId="31E1F66A" w:rsidR="00F775FA" w:rsidRDefault="00F775FA" w:rsidP="00F775FA">
      <w:pPr>
        <w:jc w:val="both"/>
      </w:pPr>
      <w:r>
        <w:t xml:space="preserve">Image classification is one of the many challenges that deep learning tools have been employed for particularly within medical imaging to identify diseases. Another industry is retail, where neural networks are </w:t>
      </w:r>
      <w:r>
        <w:t>utilized</w:t>
      </w:r>
      <w:r>
        <w:t xml:space="preserve"> to </w:t>
      </w:r>
      <w:r>
        <w:t>categorize</w:t>
      </w:r>
      <w:r>
        <w:t xml:space="preserve"> products in online stores. For example, ASOS a large online retailer could have almost 1000 new products per day which are then required to be sorted into over 100 different categories across product type, style, </w:t>
      </w:r>
      <w:r>
        <w:t>color</w:t>
      </w:r>
      <w:r>
        <w:t xml:space="preserve">. </w:t>
      </w:r>
    </w:p>
    <w:p w14:paraId="37F04203" w14:textId="77777777" w:rsidR="00F775FA" w:rsidRDefault="00F775FA" w:rsidP="00F775FA">
      <w:pPr>
        <w:jc w:val="both"/>
      </w:pPr>
    </w:p>
    <w:p w14:paraId="17277C2D" w14:textId="77777777" w:rsidR="00F775FA" w:rsidRDefault="00F775FA" w:rsidP="00F775FA">
      <w:pPr>
        <w:jc w:val="both"/>
      </w:pPr>
      <w:r>
        <w:t xml:space="preserve">The main types of neural networks are Artificial Neural Networks (ANN), Convolution Neural Networks (CNN), Recurrent Neural Networks (RNN), Perceptron, Long </w:t>
      </w:r>
      <w:proofErr w:type="gramStart"/>
      <w:r>
        <w:t>Short Term</w:t>
      </w:r>
      <w:proofErr w:type="gramEnd"/>
      <w:r>
        <w:t xml:space="preserve"> Memory Networks and Radial Basis Functional Neural Networks.  </w:t>
      </w:r>
    </w:p>
    <w:p w14:paraId="7417F9B5" w14:textId="77777777" w:rsidR="00F775FA" w:rsidRDefault="00F775FA" w:rsidP="00F775FA">
      <w:pPr>
        <w:jc w:val="both"/>
      </w:pPr>
    </w:p>
    <w:p w14:paraId="423FB744" w14:textId="54EE9781" w:rsidR="00F775FA" w:rsidRDefault="00F775FA" w:rsidP="00F775FA">
      <w:pPr>
        <w:pStyle w:val="Heading2"/>
      </w:pPr>
      <w:r>
        <w:t>Convolutional Neural Networks</w:t>
      </w:r>
    </w:p>
    <w:p w14:paraId="56553A2A" w14:textId="77777777" w:rsidR="00F775FA" w:rsidRDefault="00F775FA" w:rsidP="00F775FA">
      <w:pPr>
        <w:jc w:val="both"/>
      </w:pPr>
    </w:p>
    <w:p w14:paraId="60D389BC" w14:textId="77777777" w:rsidR="00F775FA" w:rsidRDefault="00F775FA" w:rsidP="00F775FA">
      <w:pPr>
        <w:jc w:val="both"/>
      </w:pPr>
      <w:r>
        <w:t xml:space="preserve">Convolutional Neural Networks, a feed forward neural network, is the main method used for image classification. CNNs mimic the way the human eyes and brain works, by taking small subsections of an image and </w:t>
      </w:r>
      <w:proofErr w:type="spellStart"/>
      <w:r>
        <w:t>analysing</w:t>
      </w:r>
      <w:proofErr w:type="spellEnd"/>
      <w:r>
        <w:t xml:space="preserve"> them. There are three main layers that occur with a CNN, the convolution layer, the pooling </w:t>
      </w:r>
      <w:proofErr w:type="gramStart"/>
      <w:r>
        <w:t>layer</w:t>
      </w:r>
      <w:proofErr w:type="gramEnd"/>
      <w:r>
        <w:t xml:space="preserve"> and the fully connected layer. The convolution layer essentially extracts the features of the image. A filter size and stride size are defined and used to divide up the image into a number or pixels. Next is the pooling layer which takes the output of the convolution layer and reduces the dimensionality again where the average or max values from the results are taken. Then the fully connected layer, where the neurons in each layer are taken and connected to the subsequent layers. This layer then learns how to classify particular objects </w:t>
      </w:r>
      <w:r>
        <w:fldChar w:fldCharType="begin" w:fldLock="1"/>
      </w:r>
      <w:r>
        <w:instrText>ADDIN CSL_CITATION {"citationItems":[{"id":"ITEM-1","itemData":{"author":[{"dropping-particle":"","family":"Lang","given":"Niklas","non-dropping-particle":"","parse-names":false,"suffix":""}],"container-title":"Towards Data Science","id":"ITEM-1","issued":{"date-parts":[["2021"]]},"title":"Breaking down Convolutional Neural Networks: Understanding the Magic behind Image Recognition","type":"webpage"},"uris":["http://www.mendeley.com/documents/?uuid=47e1246c-ab3c-41cb-b524-32372785d280"]}],"mendeley":{"formattedCitation":"(Lang, 2021)","plainTextFormattedCitation":"(Lang, 2021)","previouslyFormattedCitation":"(Lang, 2021)"},"properties":{"noteIndex":0},"schema":"https://github.com/citation-style-language/schema/raw/master/csl-citation.json"}</w:instrText>
      </w:r>
      <w:r>
        <w:fldChar w:fldCharType="separate"/>
      </w:r>
      <w:r w:rsidRPr="00D10D24">
        <w:rPr>
          <w:noProof/>
        </w:rPr>
        <w:t>(Lang, 2021)</w:t>
      </w:r>
      <w:r>
        <w:fldChar w:fldCharType="end"/>
      </w:r>
      <w:r>
        <w:t xml:space="preserve">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w:t>
      </w:r>
      <w:r>
        <w:fldChar w:fldCharType="begin" w:fldLock="1"/>
      </w:r>
      <w:r>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fldChar w:fldCharType="separate"/>
      </w:r>
      <w:r w:rsidRPr="006248D7">
        <w:rPr>
          <w:noProof/>
        </w:rPr>
        <w:t>(Taye, 2023)</w:t>
      </w:r>
      <w:r>
        <w:fldChar w:fldCharType="end"/>
      </w:r>
    </w:p>
    <w:p w14:paraId="0A435801" w14:textId="77777777" w:rsidR="00F775FA" w:rsidRDefault="00F775FA" w:rsidP="00F775FA">
      <w:pPr>
        <w:jc w:val="both"/>
      </w:pPr>
    </w:p>
    <w:p w14:paraId="2E57E4C3" w14:textId="77777777" w:rsidR="00F775FA" w:rsidRDefault="00F775FA" w:rsidP="00F775FA">
      <w:pPr>
        <w:jc w:val="both"/>
      </w:pPr>
      <w:r>
        <w:t xml:space="preserve">An activation function forms part of the neural network that determines what information is communicated to the next neuron. Activation functions common within neural networks are linear, sigmoid, tanh, </w:t>
      </w:r>
      <w:proofErr w:type="spellStart"/>
      <w:r>
        <w:t>ReLu</w:t>
      </w:r>
      <w:proofErr w:type="spellEnd"/>
      <w:r>
        <w:t xml:space="preserve"> and swish.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manualFormatting":"Li et al.,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evaluated the activation functions on the fashion MNIST data and concluded that the linear activation performs the worst as expected with a multi-layer model and that </w:t>
      </w:r>
      <w:proofErr w:type="spellStart"/>
      <w:r>
        <w:t>ReLU</w:t>
      </w:r>
      <w:proofErr w:type="spellEnd"/>
      <w:r>
        <w:t xml:space="preserve"> performed the best overall with relation to accuracy, training time and stability. </w:t>
      </w:r>
      <w:proofErr w:type="spellStart"/>
      <w:r>
        <w:t>ReLU</w:t>
      </w:r>
      <w:proofErr w:type="spellEnd"/>
      <w:r>
        <w:t xml:space="preserve"> is the most commonly used activation function as due to time and resource savings, simpler gradient definitions and sparser representation.</w:t>
      </w:r>
      <w:r w:rsidRPr="006248D7">
        <w:t xml:space="preserve">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w:t>
      </w:r>
      <w:r>
        <w:fldChar w:fldCharType="begin" w:fldLock="1"/>
      </w:r>
      <w:r>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fldChar w:fldCharType="separate"/>
      </w:r>
      <w:r w:rsidRPr="006248D7">
        <w:rPr>
          <w:noProof/>
        </w:rPr>
        <w:t>(Taye, 2023)</w:t>
      </w:r>
      <w:r>
        <w:fldChar w:fldCharType="end"/>
      </w:r>
    </w:p>
    <w:p w14:paraId="45C09875" w14:textId="77777777" w:rsidR="00F775FA" w:rsidRDefault="00F775FA" w:rsidP="00F775FA">
      <w:pPr>
        <w:jc w:val="both"/>
      </w:pPr>
    </w:p>
    <w:p w14:paraId="7CEFE327" w14:textId="0D32BD8D" w:rsidR="00F775FA" w:rsidRDefault="00F775FA" w:rsidP="00F775FA">
      <w:pPr>
        <w:jc w:val="both"/>
      </w:pPr>
      <w:r>
        <w:t xml:space="preserve">Loss functions are a measurement that calculates the distance between the predicted and actual value. Models are optimized to reduce the value of the loss function. For classification, cross entropy is the </w:t>
      </w:r>
      <w:proofErr w:type="gramStart"/>
      <w:r>
        <w:t xml:space="preserve">most </w:t>
      </w:r>
      <w:r>
        <w:t>commonly</w:t>
      </w:r>
      <w:r>
        <w:t xml:space="preserve"> used</w:t>
      </w:r>
      <w:proofErr w:type="gramEnd"/>
      <w:r>
        <w:t xml:space="preserve"> which takes the predicted probability and the output value and the distance between them is used to calculate the penalty value. In CNNs, it is incorporated in a </w:t>
      </w:r>
      <w:proofErr w:type="spellStart"/>
      <w:r>
        <w:t>softmax</w:t>
      </w:r>
      <w:proofErr w:type="spellEnd"/>
      <w:r>
        <w:t xml:space="preserve"> layer. Other loss functions that have been introduced to account for the cross </w:t>
      </w:r>
      <w:proofErr w:type="spellStart"/>
      <w:r>
        <w:t>entrophy</w:t>
      </w:r>
      <w:proofErr w:type="spellEnd"/>
      <w:r>
        <w:t xml:space="preserve"> disadvantages include contrastive loss, triplet loss, center loss and the large margin </w:t>
      </w:r>
      <w:proofErr w:type="spellStart"/>
      <w:r>
        <w:t>softmax</w:t>
      </w:r>
      <w:proofErr w:type="spellEnd"/>
      <w:r>
        <w:t>.</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E91427">
        <w:rPr>
          <w:noProof/>
        </w:rPr>
        <w:t xml:space="preserve">(Li </w:t>
      </w:r>
      <w:r w:rsidRPr="00E91427">
        <w:rPr>
          <w:i/>
          <w:noProof/>
        </w:rPr>
        <w:t>et al.</w:t>
      </w:r>
      <w:r w:rsidRPr="00E91427">
        <w:rPr>
          <w:noProof/>
        </w:rPr>
        <w:t>, 2022)</w:t>
      </w:r>
      <w:r>
        <w:fldChar w:fldCharType="end"/>
      </w:r>
    </w:p>
    <w:p w14:paraId="3D9B2C1C" w14:textId="77777777" w:rsidR="00F775FA" w:rsidRDefault="00F775FA" w:rsidP="00F775FA">
      <w:pPr>
        <w:jc w:val="both"/>
      </w:pPr>
    </w:p>
    <w:p w14:paraId="19EA58F7" w14:textId="77777777" w:rsidR="00F775FA" w:rsidRDefault="00F775FA" w:rsidP="00F775FA">
      <w:pPr>
        <w:jc w:val="both"/>
      </w:pPr>
      <w:r>
        <w:t xml:space="preserve">Optimizers are functions that are used to reduce loss functions in neural networks. Gradient descent optimizers work to </w:t>
      </w:r>
      <w:proofErr w:type="gramStart"/>
      <w:r>
        <w:t>converge</w:t>
      </w:r>
      <w:proofErr w:type="gramEnd"/>
      <w:r>
        <w:t xml:space="preserve"> the model to a set of parameters that minimizes the loss on training. Examples of optimizers include stochastic gradient descent, </w:t>
      </w:r>
      <w:proofErr w:type="spellStart"/>
      <w:r>
        <w:t>adam</w:t>
      </w:r>
      <w:proofErr w:type="spellEnd"/>
      <w:r>
        <w:t xml:space="preserve">, and RMSprop. Each optimizer performs to its own strength and weakens and should be decided based on data distribution, computing cost and accuracy.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p>
    <w:p w14:paraId="3B10247C" w14:textId="77777777" w:rsidR="00F775FA" w:rsidRDefault="00F775FA" w:rsidP="00F775FA">
      <w:pPr>
        <w:jc w:val="both"/>
      </w:pPr>
    </w:p>
    <w:p w14:paraId="4E63B0B4" w14:textId="6C21E5C3" w:rsidR="00F775FA" w:rsidRDefault="00F775FA" w:rsidP="00F775FA">
      <w:pPr>
        <w:jc w:val="both"/>
      </w:pPr>
      <w:r>
        <w:t xml:space="preserve">Hyperparameter tuning is a crucial part of any </w:t>
      </w:r>
      <w:r>
        <w:t>model’s</w:t>
      </w:r>
      <w:r>
        <w:t xml:space="preserve"> development and is no different for CNNs </w:t>
      </w:r>
      <w:proofErr w:type="gramStart"/>
      <w:r>
        <w:t>in order to</w:t>
      </w:r>
      <w:proofErr w:type="gramEnd"/>
      <w:r>
        <w:t xml:space="preserve"> achieve the best performance. For CNNs the main hyperparameters to be tuned include, learning rate, epoch, min-batch size, number of layers and kernels and size of kernels.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p>
    <w:p w14:paraId="18D0D4B4" w14:textId="77777777" w:rsidR="00F775FA" w:rsidRDefault="00F775FA" w:rsidP="00F775FA">
      <w:pPr>
        <w:jc w:val="both"/>
      </w:pPr>
    </w:p>
    <w:p w14:paraId="1DCC32E7" w14:textId="4C8CA42C" w:rsidR="00F775FA" w:rsidRDefault="00F775FA" w:rsidP="00F775FA">
      <w:pPr>
        <w:pStyle w:val="Heading2"/>
      </w:pPr>
      <w:r>
        <w:t xml:space="preserve">Big Data Storage and Processing </w:t>
      </w:r>
    </w:p>
    <w:p w14:paraId="56ADFB7D" w14:textId="77777777" w:rsidR="00F775FA" w:rsidRDefault="00F775FA" w:rsidP="00F775FA">
      <w:pPr>
        <w:jc w:val="both"/>
      </w:pPr>
    </w:p>
    <w:p w14:paraId="5627723A" w14:textId="77777777" w:rsidR="00F775FA" w:rsidRDefault="00F775FA" w:rsidP="00F775FA">
      <w:pPr>
        <w:jc w:val="both"/>
      </w:pPr>
      <w:r>
        <w:t xml:space="preserve">Two concerns with deep learning architectures are the high computational cost and memory requirement which is limitations of deep CNN models mainly due to the high multitude of multiplication that occur at the convolution operation level. Due to this, an important step is the selection of a suitable big data storage and processing solution. </w:t>
      </w:r>
      <w:r>
        <w:fldChar w:fldCharType="begin" w:fldLock="1"/>
      </w:r>
      <w:r>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4256107C" w14:textId="77777777" w:rsidR="00F775FA" w:rsidRDefault="00F775FA" w:rsidP="00F775FA">
      <w:pPr>
        <w:jc w:val="both"/>
      </w:pPr>
      <w:r>
        <w:t xml:space="preserve">Nowadays, the quantity of data being generated and consumed is continuously increasing which demands technologies that can store more data </w:t>
      </w:r>
      <w:proofErr w:type="gramStart"/>
      <w:r>
        <w:t>and also</w:t>
      </w:r>
      <w:proofErr w:type="gramEnd"/>
      <w:r>
        <w:t xml:space="preserve"> process data </w:t>
      </w:r>
      <w:r>
        <w:lastRenderedPageBreak/>
        <w:t xml:space="preserve">faster. One of the most common ways that data has been stored is with relational databases. In relational databases, the data is structured based on a pre-defined type and format and can be accessed easily and quickly. While these databases have benefits such as predictability, easy user interaction, and easy retrieval, they have high set-up costs, difficult to scale and difficult to incorporate unstructured data. Examples of relational databases </w:t>
      </w:r>
      <w:proofErr w:type="spellStart"/>
      <w:r>
        <w:t>utilised</w:t>
      </w:r>
      <w:proofErr w:type="spellEnd"/>
      <w:r>
        <w:t xml:space="preserve"> today are MySQL and Oracle.</w:t>
      </w:r>
      <w:r>
        <w:fldChar w:fldCharType="begin" w:fldLock="1"/>
      </w:r>
      <w:r>
        <w:instrText>ADDIN CSL_CITATION {"citationItems":[{"id":"ITEM-1","itemData":{"DOI":"10.3390/app8060913","ISSN":"20763417","abstract":"Recently, the use of internet has become widespread, increasing the use of mobile phones, tablets, computers, Internet of Things (IoT) devices and other digital sources. In the health sector with the help of new generation digital medical equipment, this digital world also has tended to grow in an unpredictable way in that it has nearly 10% of the global wide data itself and continues to keep grow beyond what the other sectors have. This progress has greatly enlarged the amount of produced data which cannot be resolved with conventional methods. In this work, an efficient model for the storage of medical images using a distributed file system structure has been developed. With this work, a robust, available, scalable, and serverless solution structure has been produced, especially for storing large amounts of data in the medical field. Furthermore, the security level of the system is extreme by use of static Internet protocol (IP), user credentials, and synchronously encrypted file contents. One of the most important key features of the system is high performance and easy scalability. In this way, the system can work with fewer hardware elements and be more robust than others that use name node architecture. According to the test results, it is seen that the performance of the designed system is better than 97% from a Not Only Structured Query Language (NoSQL) system, 80% from a relational database management system (RDBMS), and 74% from an operating system (OS).","author":[{"dropping-particle":"","family":"Ergüzen","given":"Atilla","non-dropping-particle":"","parse-names":false,"suffix":""},{"dropping-particle":"","family":"ünver","given":"Mahmut","non-dropping-particle":"","parse-names":false,"suffix":""}],"container-title":"Applied Sciences (Switzerland)","id":"ITEM-1","issue":"6","issued":{"date-parts":[["2018"]]},"page":"1-20","title":"Developing a file system structure to solve healthy big data storage and archiving problems using a distributed file system","type":"article-journal","volume":"8"},"uris":["http://www.mendeley.com/documents/?uuid=375420f8-74c2-45f4-8f8b-dd8644985fcf"]},{"id":"ITEM-2","itemData":{"ISSN":"2278-0181","abstract":"We report the comparison between the two leading type of Database storage components prevailing in the industry. The Database is largely concerned with managing massive amount of data in a consistent, stable, repeatable and quick manner. The prominent features of both relational as well as non relational databases have been specified which form the basis of the comparison between the two types of database. The relational model is based on mathematical theory(set theory, relational theory) whereas the non-relational databases may or may not have a single groundwork mathematical theory. Relational model is beneficial when it comes to reliability, flexibility, robustness, scalability requirements but in order to cater to the needs of modern applications where the data is huge and generally unstructured; Non-relational databases show true signs of usability here. Based on the characteristics, commonly used tools of relational and non relational databases are mentioned along with brief introduction of the tools. Comparison has been done between the tools to notify the distinctive features of tools of relational and non relational database. Conclusive remarks about the two categories of database have been mentioned.","author":[{"dropping-particle":"","family":"Jatana","given":"Nishtha","non-dropping-particle":"","parse-names":false,"suffix":""},{"dropping-particle":"","family":"Puri","given":"Sahil","non-dropping-particle":"","parse-names":false,"suffix":""},{"dropping-particle":"","family":"Ahuja","given":"Mehak","non-dropping-particle":"","parse-names":false,"suffix":""},{"dropping-particle":"","family":"Kathuria","given":"Ishita","non-dropping-particle":"","parse-names":false,"suffix":""},{"dropping-particle":"","family":"Gosain","given":"Dishant","non-dropping-particle":"","parse-names":false,"suffix":""}],"container-title":"International Journal of Engineering Research &amp; Technology (IJERT)","id":"ITEM-2","issue":"6","issued":{"date-parts":[["2012"]]},"page":"1-5","title":"A Survey and Comparison of Relational and Non-Relational Database","type":"article-journal","volume":"1"},"uris":["http://www.mendeley.com/documents/?uuid=3fde49d9-b9cd-4d08-9e20-47baeb248e53"]}],"mendeley":{"formattedCitation":"(Jatana &lt;i&gt;et al.&lt;/i&gt;, 2012; Ergüzen and ünver, 2018)","plainTextFormattedCitation":"(Jatana et al., 2012; Ergüzen and ünver, 2018)","previouslyFormattedCitation":"(Jatana &lt;i&gt;et al.&lt;/i&gt;, 2012; Ergüzen and ünver, 2018)"},"properties":{"noteIndex":0},"schema":"https://github.com/citation-style-language/schema/raw/master/csl-citation.json"}</w:instrText>
      </w:r>
      <w:r>
        <w:fldChar w:fldCharType="separate"/>
      </w:r>
      <w:r w:rsidRPr="00F95E4E">
        <w:rPr>
          <w:noProof/>
        </w:rPr>
        <w:t xml:space="preserve">(Jatana </w:t>
      </w:r>
      <w:r w:rsidRPr="00F95E4E">
        <w:rPr>
          <w:i/>
          <w:noProof/>
        </w:rPr>
        <w:t>et al.</w:t>
      </w:r>
      <w:r w:rsidRPr="00F95E4E">
        <w:rPr>
          <w:noProof/>
        </w:rPr>
        <w:t>, 2012; Ergüzen and ünver, 2018)</w:t>
      </w:r>
      <w:r>
        <w:fldChar w:fldCharType="end"/>
      </w:r>
    </w:p>
    <w:p w14:paraId="395AFAA4" w14:textId="77777777" w:rsidR="00F775FA" w:rsidRDefault="00F775FA" w:rsidP="00F775FA">
      <w:pPr>
        <w:jc w:val="both"/>
      </w:pPr>
    </w:p>
    <w:p w14:paraId="7AC330B9" w14:textId="77777777" w:rsidR="00F775FA" w:rsidRDefault="00F775FA" w:rsidP="00F775FA">
      <w:pPr>
        <w:jc w:val="both"/>
      </w:pPr>
      <w:proofErr w:type="gramStart"/>
      <w:r>
        <w:t>In order to</w:t>
      </w:r>
      <w:proofErr w:type="gramEnd"/>
      <w:r>
        <w:t xml:space="preserve"> overcome the challenges of relational databases, non-relational systems were established. Non-relational systems don’t </w:t>
      </w:r>
      <w:proofErr w:type="spellStart"/>
      <w:r>
        <w:t>utilise</w:t>
      </w:r>
      <w:proofErr w:type="spellEnd"/>
      <w:r>
        <w:t xml:space="preserve"> SQL and are often referred to as NoSQL databases. These were designed to offer high performance, availability, and scalability. However, these benefits are at the cost of losing ACID (atomic, consistent, isolated, durable) attributes that come with the relational databases. Instead, they contain the BASE (basic availability, soft state, eventual consistency) attributes. </w:t>
      </w:r>
      <w:r>
        <w:fldChar w:fldCharType="begin" w:fldLock="1"/>
      </w:r>
      <w:r>
        <w:instrText>ADDIN CSL_CITATION {"citationItems":[{"id":"ITEM-1","itemData":{"DOI":"10.1109/RoEduNet.2011.5993686","ISBN":"9781457712333","ISSN":"20681038","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 © 2011 IEEE.","author":[{"dropping-particle":"","family":"Tudorica","given":"Bogdan George","non-dropping-particle":"","parse-names":false,"suffix":""},{"dropping-particle":"","family":"Bucur","given":"Cristian","non-dropping-particle":"","parse-names":false,"suffix":""}],"container-title":"Proceedings - RoEduNet IEEE International Conference","id":"ITEM-1","issued":{"date-parts":[["2011"]]},"page":"1-5","publisher":"IEEE","title":"A comparison between several NoSQL databases with comments and notes","type":"article-journal"},"uris":["http://www.mendeley.com/documents/?uuid=6c02bae9-eadd-449d-9002-63b20b71a60d"]}],"mendeley":{"formattedCitation":"(Tudorica and Bucur, 2011)","plainTextFormattedCitation":"(Tudorica and Bucur, 2011)","previouslyFormattedCitation":"(Tudorica and Bucur, 2011)"},"properties":{"noteIndex":0},"schema":"https://github.com/citation-style-language/schema/raw/master/csl-citation.json"}</w:instrText>
      </w:r>
      <w:r>
        <w:fldChar w:fldCharType="separate"/>
      </w:r>
      <w:r w:rsidRPr="003306AE">
        <w:rPr>
          <w:noProof/>
        </w:rPr>
        <w:t>(Tudorica and Bucur, 2011)</w:t>
      </w:r>
      <w:r>
        <w:fldChar w:fldCharType="end"/>
      </w:r>
      <w:r>
        <w:t xml:space="preserve"> </w:t>
      </w:r>
    </w:p>
    <w:p w14:paraId="3F0BFBBC" w14:textId="77777777" w:rsidR="00F775FA" w:rsidRDefault="00F775FA" w:rsidP="00F775FA">
      <w:pPr>
        <w:jc w:val="both"/>
      </w:pPr>
    </w:p>
    <w:p w14:paraId="2D311495" w14:textId="77777777" w:rsidR="00F775FA" w:rsidRDefault="00F775FA" w:rsidP="00F775FA">
      <w:pPr>
        <w:jc w:val="both"/>
      </w:pPr>
      <w:r>
        <w:t xml:space="preserve">Distributed file systems (DFSs) are a type of non-relational </w:t>
      </w:r>
      <w:proofErr w:type="gramStart"/>
      <w:r>
        <w:t>systems</w:t>
      </w:r>
      <w:proofErr w:type="gramEnd"/>
      <w:r>
        <w:t xml:space="preserve"> that is distributed across multiple servers or locations. The main attributes of a DFSs are transparency, fault tolerance and scalability. </w:t>
      </w:r>
      <w:r>
        <w:fldChar w:fldCharType="begin" w:fldLock="1"/>
      </w:r>
      <w:r>
        <w:instrText>ADDIN CSL_CITATION {"citationItems":[{"id":"ITEM-1","itemData":{"author":[{"dropping-particle":"","family":"Depardon","given":"Benjamin","non-dropping-particle":"","parse-names":false,"suffix":""},{"dropping-particle":"","family":"Mahec","given":"Le","non-dropping-particle":"","parse-names":false,"suffix":""},{"dropping-particle":"","family":"Cyril","given":"S","non-dropping-particle":"","parse-names":false,"suffix":""},{"dropping-particle":"","family":"Depardon","given":"Benjamin","non-dropping-particle":"","parse-names":false,"suffix":""},{"dropping-particle":"","family":"Mahec","given":"Le","non-dropping-particle":"","parse-names":false,"suffix":""},{"dropping-particle":"","family":"Cyril","given":"S","non-dropping-particle":"","parse-names":false,"suffix":""}],"container-title":"Research Report","id":"ITEM-1","issued":{"date-parts":[["2013"]]},"page":"44","title":"Analysis of Six Distributed File Systems To cite this version : Analysis of Six Distributed File Systems","type":"article-journal"},"uris":["http://www.mendeley.com/documents/?uuid=6c0c2d29-4455-4b81-a7c6-19db0d1feee5"]}],"mendeley":{"formattedCitation":"(Depardon &lt;i&gt;et al.&lt;/i&gt;, 2013)","plainTextFormattedCitation":"(Depardon et al., 2013)","previouslyFormattedCitation":"(Depardon &lt;i&gt;et al.&lt;/i&gt;, 2013)"},"properties":{"noteIndex":0},"schema":"https://github.com/citation-style-language/schema/raw/master/csl-citation.json"}</w:instrText>
      </w:r>
      <w:r>
        <w:fldChar w:fldCharType="separate"/>
      </w:r>
      <w:r w:rsidRPr="004411AE">
        <w:rPr>
          <w:noProof/>
        </w:rPr>
        <w:t xml:space="preserve">(Depardon </w:t>
      </w:r>
      <w:r w:rsidRPr="004411AE">
        <w:rPr>
          <w:i/>
          <w:noProof/>
        </w:rPr>
        <w:t>et al.</w:t>
      </w:r>
      <w:r w:rsidRPr="004411AE">
        <w:rPr>
          <w:noProof/>
        </w:rPr>
        <w:t>, 2013)</w:t>
      </w:r>
      <w:r>
        <w:fldChar w:fldCharType="end"/>
      </w:r>
      <w:r>
        <w:t xml:space="preserve"> A commonly used solution for big data storage is Hadoop, an open-source software framework that is comprised of two layers, the storage layer which is called Hadoop Distributed File System (HDFS) and second layer which is processing layer called MapReduce. Hadoop is scalable, fault tolerant, cost-effective and </w:t>
      </w:r>
      <w:proofErr w:type="gramStart"/>
      <w:r>
        <w:t>support</w:t>
      </w:r>
      <w:proofErr w:type="gramEnd"/>
      <w:r>
        <w:t xml:space="preserve"> unstructured data. The main limitation is the slow processing speed. </w:t>
      </w:r>
      <w:r>
        <w:fldChar w:fldCharType="begin" w:fldLock="1"/>
      </w:r>
      <w:r>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fldChar w:fldCharType="separate"/>
      </w:r>
      <w:r w:rsidRPr="00570732">
        <w:rPr>
          <w:noProof/>
        </w:rPr>
        <w:t>(Dwivedi and Dubey, 2014; Ghazi and Gangodkar, 2015)</w:t>
      </w:r>
      <w:r>
        <w:fldChar w:fldCharType="end"/>
      </w:r>
    </w:p>
    <w:p w14:paraId="2D0A7FE3" w14:textId="77777777" w:rsidR="00F775FA" w:rsidRDefault="00F775FA" w:rsidP="00F775FA">
      <w:pPr>
        <w:jc w:val="both"/>
      </w:pPr>
    </w:p>
    <w:p w14:paraId="4EEF56D8" w14:textId="3CE4498A" w:rsidR="00F775FA" w:rsidRDefault="00F775FA" w:rsidP="00F775FA">
      <w:pPr>
        <w:jc w:val="both"/>
      </w:pPr>
      <w:r>
        <w:t xml:space="preserve">HDFS is targeted towards batch processing. The architecture behind HDFS is a </w:t>
      </w:r>
      <w:proofErr w:type="spellStart"/>
      <w:r>
        <w:t>NameNode</w:t>
      </w:r>
      <w:proofErr w:type="spellEnd"/>
      <w:r>
        <w:t xml:space="preserve">, where the metadata is managed and </w:t>
      </w:r>
      <w:proofErr w:type="spellStart"/>
      <w:r>
        <w:t>DataNode</w:t>
      </w:r>
      <w:proofErr w:type="spellEnd"/>
      <w:r>
        <w:t xml:space="preserve">, where the data is stored. The </w:t>
      </w:r>
      <w:proofErr w:type="spellStart"/>
      <w:r>
        <w:t>NameNode</w:t>
      </w:r>
      <w:proofErr w:type="spellEnd"/>
      <w:r>
        <w:t xml:space="preserve"> is broken down into blocks of data that get distributed to multiple </w:t>
      </w:r>
      <w:proofErr w:type="spellStart"/>
      <w:r>
        <w:t>DataNodes</w:t>
      </w:r>
      <w:proofErr w:type="spellEnd"/>
      <w:r>
        <w:t xml:space="preserve">, and often blocks are replicated across nodes as system backup. MapReduce is a programming model which writes to applications and is capable of parallel processing. There are two phases, the map phase whose input arises from the HDFS and the reduce phase whose input is the map phase output. In addition, MapReduce </w:t>
      </w:r>
      <w:r w:rsidR="00681CC0">
        <w:t>utilized</w:t>
      </w:r>
      <w:r>
        <w:t xml:space="preserve"> </w:t>
      </w:r>
      <w:proofErr w:type="spellStart"/>
      <w:r>
        <w:t>JobTracker</w:t>
      </w:r>
      <w:proofErr w:type="spellEnd"/>
      <w:r>
        <w:t xml:space="preserve"> daemon and </w:t>
      </w:r>
      <w:proofErr w:type="spellStart"/>
      <w:r>
        <w:t>TaskTracker</w:t>
      </w:r>
      <w:proofErr w:type="spellEnd"/>
      <w:r>
        <w:t xml:space="preserve"> daemon similar to the master/slave architecture. </w:t>
      </w:r>
      <w:r>
        <w:fldChar w:fldCharType="begin" w:fldLock="1"/>
      </w:r>
      <w:r>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fldChar w:fldCharType="separate"/>
      </w:r>
      <w:r w:rsidRPr="00570732">
        <w:rPr>
          <w:noProof/>
        </w:rPr>
        <w:t>(Dwivedi and Dubey, 2014; Ghazi and Gangodkar, 2015)</w:t>
      </w:r>
      <w:r>
        <w:fldChar w:fldCharType="end"/>
      </w:r>
    </w:p>
    <w:p w14:paraId="4E44BCCF" w14:textId="77777777" w:rsidR="00F775FA" w:rsidRDefault="00F775FA" w:rsidP="00F775FA">
      <w:pPr>
        <w:jc w:val="both"/>
      </w:pPr>
    </w:p>
    <w:p w14:paraId="31A83A2A" w14:textId="69A12784" w:rsidR="00F775FA" w:rsidRDefault="00F775FA" w:rsidP="00F775FA">
      <w:pPr>
        <w:jc w:val="both"/>
      </w:pPr>
      <w:r>
        <w:t xml:space="preserve"> Apache spark is a data processing platform that implements a hybrid framework that can support batch and real-time processing. Apache Sparks architecture is made up of driver program, cluster manage and slave nodes. The driver program is the master node and entry point for the application. The cluster manager is responsible for resourcing, splitting the jobs into the slave node clusters which </w:t>
      </w:r>
      <w:proofErr w:type="gramStart"/>
      <w:r>
        <w:t>then</w:t>
      </w:r>
      <w:proofErr w:type="gramEnd"/>
      <w:r>
        <w:t xml:space="preserve"> execute. Resilient Distributed Datasets (RDDs) are a core structure to Apache Spark which supports in-memory processing providing a fault tolerant framework. As a result of using RDDs, Apache Spark is a hundred times faster than Hadoop. Additional </w:t>
      </w:r>
      <w:r>
        <w:t xml:space="preserve">benefits of Apache Spark include use with multiple programming language, and real time processing. </w:t>
      </w:r>
      <w:r>
        <w:fldChar w:fldCharType="begin" w:fldLock="1"/>
      </w:r>
      <w:r>
        <w:instrText>ADDIN CSL_CITATION {"citationItems":[{"id":"ITEM-1","itemData":{"ISBN":"9781728136875","author":[{"dropping-particle":"","family":"Shaikh","given":"Eman","non-dropping-particle":"","parse-names":false,"suffix":""},{"dropping-particle":"","family":"Alufaisan","given":"Yasmeen","non-dropping-particle":"","parse-names":false,"suffix":""},{"dropping-particle":"","family":"Mohiuddin","given":"Iman","non-dropping-particle":"","parse-names":false,"suffix":""},{"dropping-particle":"","family":"Nahvi","given":"Irum","non-dropping-particle":"","parse-names":false,"suffix":""}],"container-title":"2019 2nd IEEE Middle East and North Africa COMMunications Conference, MENACOMM 2019","id":"ITEM-1","issued":{"date-parts":[["2019"]]},"title":"Apache Spark: A Big Data Processing Engine","type":"paper-conference"},"uris":["http://www.mendeley.com/documents/?uuid=a1c1e134-a171-4fbc-a870-e4ff50719d45"]}],"mendeley":{"formattedCitation":"(Shaikh &lt;i&gt;et al.&lt;/i&gt;, 2019)","plainTextFormattedCitation":"(Shaikh et al., 2019)"},"properties":{"noteIndex":0},"schema":"https://github.com/citation-style-language/schema/raw/master/csl-citation.json"}</w:instrText>
      </w:r>
      <w:r>
        <w:fldChar w:fldCharType="separate"/>
      </w:r>
      <w:r w:rsidRPr="00A42849">
        <w:rPr>
          <w:noProof/>
        </w:rPr>
        <w:t xml:space="preserve">(Shaikh </w:t>
      </w:r>
      <w:r w:rsidRPr="00A42849">
        <w:rPr>
          <w:i/>
          <w:noProof/>
        </w:rPr>
        <w:t>et al.</w:t>
      </w:r>
      <w:r w:rsidRPr="00A42849">
        <w:rPr>
          <w:noProof/>
        </w:rPr>
        <w:t>, 2019)</w:t>
      </w:r>
      <w:r>
        <w:fldChar w:fldCharType="end"/>
      </w:r>
      <w:r w:rsidR="00681CC0">
        <w:t xml:space="preserve">  </w:t>
      </w:r>
    </w:p>
    <w:p w14:paraId="58B821BE" w14:textId="2CE3F176" w:rsidR="009303D9" w:rsidRPr="006B6B66" w:rsidRDefault="00F775FA" w:rsidP="006B6B66">
      <w:pPr>
        <w:pStyle w:val="Heading1"/>
      </w:pPr>
      <w:r>
        <w:t>Related Works</w:t>
      </w:r>
    </w:p>
    <w:p w14:paraId="67B9A7B6" w14:textId="77777777" w:rsidR="00F775FA" w:rsidRDefault="00F775FA" w:rsidP="00F775FA">
      <w:pPr>
        <w:jc w:val="both"/>
      </w:pPr>
      <w:r>
        <w:t xml:space="preserve">Kadam </w:t>
      </w:r>
      <w:r>
        <w:rPr>
          <w:i/>
          <w:iCs/>
        </w:rPr>
        <w:t xml:space="preserve">et al. </w:t>
      </w:r>
      <w:r>
        <w:t>(2020), proposed five different CNN architectures for image classification. The architectures were varied through activation methods, dropout, learning rate, batch size and layers. A testing accuracy of 99.55% was obtained for the MNIST dataset and 93.56% for the Fashion MINST dataset.</w:t>
      </w:r>
      <w:r>
        <w:fldChar w:fldCharType="begin" w:fldLock="1"/>
      </w:r>
      <w:r>
        <w:instrText>ADDIN CSL_CITATION {"citationItems":[{"id":"ITEM-1","itemData":{"DOI":"10.37398/jsr.2020.640251","author":[{"dropping-particle":"","family":"Kadam","given":"Shivam S.","non-dropping-particle":"","parse-names":false,"suffix":""},{"dropping-particle":"","family":"Adamuthe","given":"Amol C.","non-dropping-particle":"","parse-names":false,"suffix":""},{"dropping-particle":"","family":"Patil","given":"Ashwini B.","non-dropping-particle":"","parse-names":false,"suffix":""}],"container-title":"Journal of scientific research","id":"ITEM-1","issue":"02","issued":{"date-parts":[["2020"]]},"page":"374-384","title":"CNN Model for Image Classification on MNIST and Fashion-MNIST Dataset","type":"article-journal","volume":"64"},"uris":["http://www.mendeley.com/documents/?uuid=72b7c474-effd-457a-8f90-481ea5f0a204"]}],"mendeley":{"formattedCitation":"(Kadam, Adamuthe and Patil, 2020)","plainTextFormattedCitation":"(Kadam, Adamuthe and Patil, 2020)","previouslyFormattedCitation":"(Kadam, Adamuthe and Patil, 2020)"},"properties":{"noteIndex":0},"schema":"https://github.com/citation-style-language/schema/raw/master/csl-citation.json"}</w:instrText>
      </w:r>
      <w:r>
        <w:fldChar w:fldCharType="separate"/>
      </w:r>
      <w:r w:rsidRPr="00EA5711">
        <w:rPr>
          <w:noProof/>
        </w:rPr>
        <w:t>(Kadam, Adamuthe and Patil, 2020)</w:t>
      </w:r>
      <w:r>
        <w:fldChar w:fldCharType="end"/>
      </w:r>
    </w:p>
    <w:p w14:paraId="74CA8591" w14:textId="77777777" w:rsidR="00F775FA" w:rsidRDefault="00F775FA" w:rsidP="00F775FA">
      <w:pPr>
        <w:jc w:val="both"/>
      </w:pPr>
    </w:p>
    <w:p w14:paraId="5863DAC4" w14:textId="59E7A90A" w:rsidR="00F775FA" w:rsidRDefault="00F775FA" w:rsidP="00F775FA">
      <w:pPr>
        <w:jc w:val="both"/>
      </w:pPr>
      <w:r>
        <w:t xml:space="preserve">Kayed </w:t>
      </w:r>
      <w:r>
        <w:rPr>
          <w:i/>
          <w:iCs/>
        </w:rPr>
        <w:t xml:space="preserve">et al. </w:t>
      </w:r>
      <w:r>
        <w:t xml:space="preserve">(2020) proposed a CNN model with a LeNet-5 architecture that obtained an accuracy over 98%. The architecture contains five layers which are a combination of convolutional layers with 5x5 filters and pooling layers with 2x2 and a stride of 2. </w:t>
      </w:r>
    </w:p>
    <w:p w14:paraId="4A9ADDF0" w14:textId="77777777" w:rsidR="00F775FA" w:rsidRDefault="00F775FA" w:rsidP="00F775FA">
      <w:pPr>
        <w:jc w:val="both"/>
      </w:pPr>
    </w:p>
    <w:p w14:paraId="09CC6F64" w14:textId="77777777" w:rsidR="00F775FA" w:rsidRDefault="00F775FA" w:rsidP="00F775FA">
      <w:pPr>
        <w:jc w:val="both"/>
      </w:pPr>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fldChar w:fldCharType="begin" w:fldLock="1"/>
      </w:r>
      <w:r>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02C60">
        <w:rPr>
          <w:noProof/>
        </w:rPr>
        <w:t>(Kayed, Anter and Mohamed, 2020)</w:t>
      </w:r>
      <w:r>
        <w:fldChar w:fldCharType="end"/>
      </w:r>
    </w:p>
    <w:p w14:paraId="150C7562" w14:textId="77777777" w:rsidR="00F775FA" w:rsidRDefault="00F775FA" w:rsidP="00F775FA">
      <w:pPr>
        <w:jc w:val="both"/>
      </w:pPr>
    </w:p>
    <w:p w14:paraId="02DA0F2C" w14:textId="048247E3" w:rsidR="00F775FA" w:rsidRDefault="00F775FA" w:rsidP="00F775FA">
      <w:pPr>
        <w:jc w:val="both"/>
      </w:pPr>
      <w:r>
        <w:t xml:space="preserve">Sharma </w:t>
      </w:r>
      <w:r>
        <w:rPr>
          <w:i/>
          <w:iCs/>
        </w:rPr>
        <w:t>et al.</w:t>
      </w:r>
      <w:r>
        <w:t xml:space="preserve"> (2018) assessed the performance of the most popular CNN models, Alex Nets, </w:t>
      </w:r>
      <w:proofErr w:type="spellStart"/>
      <w:r>
        <w:t>GoogLeNet</w:t>
      </w:r>
      <w:proofErr w:type="spellEnd"/>
      <w:r>
        <w:t xml:space="preserve"> and ResNet50 across various image data sets for object detection in real world scenes. The objective was to assess the accuracy and prediction consistency of each CNN. It was concludes that the higher number of layers were </w:t>
      </w:r>
      <w:proofErr w:type="spellStart"/>
      <w:r>
        <w:t>favourable</w:t>
      </w:r>
      <w:proofErr w:type="spellEnd"/>
      <w:r>
        <w:t xml:space="preserve">. </w:t>
      </w:r>
      <w:r>
        <w:fldChar w:fldCharType="begin" w:fldLock="1"/>
      </w:r>
      <w:r>
        <w:instrText>ADDIN CSL_CITATION {"citationItems":[{"id":"ITEM-1","itemData":{"DOI":"10.1016/j.procs.2018.05.198","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and ResNet50. A variety of image data sets are available to test the performance of different types of CNN's. The commonly found benchmark datasets for evaluating the performance of a convolutional neural network are anImageNet dataset, and CIFAR10, CIFAR100,and MNIST image data sets. This study focuses on analyzing the performance of three popular networks: Alex Net, GoogLeNet,and ResNet50. We have taken three most popular data sets ImageNet, CIFAR10,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d":{"date-parts":[["2018"]]},"page":"377-384","title":"An Analysis Of Convolutional Neural Networks For Image Classification","type":"article-journal","volume":"132"},"uris":["http://www.mendeley.com/documents/?uuid=029157da-1fe7-32f8-a6a8-304a6201085e"]}],"mendeley":{"formattedCitation":"(Sharma, Jain and Mishra, 2018)","plainTextFormattedCitation":"(Sharma, Jain and Mishra, 2018)","previouslyFormattedCitation":"(Sharma, Jain and Mishra, 2018)"},"properties":{"noteIndex":0},"schema":"https://github.com/citation-style-language/schema/raw/master/csl-citation.json"}</w:instrText>
      </w:r>
      <w:r>
        <w:fldChar w:fldCharType="separate"/>
      </w:r>
      <w:r w:rsidRPr="0037332B">
        <w:rPr>
          <w:noProof/>
        </w:rPr>
        <w:t>(Sharma, Jain and Mishra, 2018)</w:t>
      </w:r>
      <w:r>
        <w:fldChar w:fldCharType="end"/>
      </w:r>
    </w:p>
    <w:p w14:paraId="08596AE4" w14:textId="77777777" w:rsidR="00F775FA" w:rsidRDefault="00F775FA" w:rsidP="00F775FA">
      <w:pPr>
        <w:jc w:val="both"/>
      </w:pPr>
    </w:p>
    <w:p w14:paraId="0284B52C" w14:textId="19FFE0A2" w:rsidR="00F775FA" w:rsidRDefault="00F775FA" w:rsidP="00F775FA">
      <w:pPr>
        <w:jc w:val="both"/>
      </w:pPr>
      <w:proofErr w:type="spellStart"/>
      <w:r>
        <w:t>Nocentini</w:t>
      </w:r>
      <w:proofErr w:type="spellEnd"/>
      <w:r>
        <w:t xml:space="preserve"> </w:t>
      </w:r>
      <w:r>
        <w:rPr>
          <w:i/>
          <w:iCs/>
        </w:rPr>
        <w:t xml:space="preserve">et al. </w:t>
      </w:r>
      <w:r>
        <w:t xml:space="preserve">(2022) proposed four different CNN models for image classification using the Fashion MNIST dataset. The models were varied and tuned with respect to batch size, </w:t>
      </w:r>
      <w:proofErr w:type="spellStart"/>
      <w:r>
        <w:t>kernal</w:t>
      </w:r>
      <w:proofErr w:type="spellEnd"/>
      <w:r>
        <w:t xml:space="preserve"> size, number of filters and fully connected layers. They obtained an accuracy of 94.09% with their MCNN15 model. </w:t>
      </w:r>
      <w:r>
        <w:fldChar w:fldCharType="begin" w:fldLock="1"/>
      </w:r>
      <w:r>
        <w:instrText>ADDIN CSL_CITATION {"citationItems":[{"id":"ITEM-1","itemData":{"DOI":"10.3390/s22239544","abstract":"Citation: Nocentini, O.; Kim, J.; Bashir, M.Z.; Cavallo, F. Image Classification Using Multiple Convolutional Neural Networks on the Fashion-MNIST Dataset. Sensors 2022, 22, 9544. https://doi. Abstract: As the elderly population grows, there is a need for caregivers, which may become unsustainable for society. In this situation, the demand for automated help increases. One of the solutions is service robotics, in which robots have automation and show significant promise in working with people. In particular, household settings and aged people's homes will need these robots to perform daily activities. Clothing manipulation is a daily activity and represents a challenging area for a robot. The detection and classification are key points for the manipulation of clothes. For this reason, in this paper, we proposed to study fashion image classification with four different neural network models to improve apparel image classification accuracy on the Fashion-MNIST dataset. The network models are tested with the highest accuracy with a Fashion-Product dataset and a customized dataset. The results show that one of our models, the Multiple Convolutional Neural Network including 15 convolutional layers (MCNN15), boosted the state of art accuracy, and it obtained a classification accuracy of 94.04% on the Fashion-MNIST dataset with respect to the literature. Moreover, MCNN15, with the Fashion-Product dataset and the household dataset, obtained 60% and 40% accuracy, respectively.","author":[{"dropping-particle":"","family":"Nocentini","given":"Olivia","non-dropping-particle":"","parse-names":false,"suffix":""},{"dropping-particle":"","family":"Kim","given":"Jaeseok","non-dropping-particle":"","parse-names":false,"suffix":""},{"dropping-particle":"","family":"Zain Bashir","given":"Muhammad","non-dropping-particle":"","parse-names":false,"suffix":""},{"dropping-particle":"","family":"Cavallo","given":"Filippo","non-dropping-particle":"","parse-names":false,"suffix":""}],"id":"ITEM-1","issued":{"date-parts":[["2022"]]},"title":"Image Classification Using Multiple Convolutional Neural Networks on the Fashion-MNIST Dataset","type":"article-journal"},"uris":["http://www.mendeley.com/documents/?uuid=a7dd4db7-93b9-3555-bb9d-c22b6a4aabc2"]}],"mendeley":{"formattedCitation":"(Nocentini &lt;i&gt;et al.&lt;/i&gt;, 2022)","plainTextFormattedCitation":"(Nocentini et al., 2022)","previouslyFormattedCitation":"(Nocentini &lt;i&gt;et al.&lt;/i&gt;, 2022)"},"properties":{"noteIndex":0},"schema":"https://github.com/citation-style-language/schema/raw/master/csl-citation.json"}</w:instrText>
      </w:r>
      <w:r>
        <w:fldChar w:fldCharType="separate"/>
      </w:r>
      <w:r w:rsidRPr="005244B9">
        <w:rPr>
          <w:noProof/>
        </w:rPr>
        <w:t xml:space="preserve">(Nocentini </w:t>
      </w:r>
      <w:r w:rsidRPr="005244B9">
        <w:rPr>
          <w:i/>
          <w:noProof/>
        </w:rPr>
        <w:t>et al.</w:t>
      </w:r>
      <w:r w:rsidRPr="005244B9">
        <w:rPr>
          <w:noProof/>
        </w:rPr>
        <w:t>, 2022)</w:t>
      </w:r>
      <w:r>
        <w:fldChar w:fldCharType="end"/>
      </w:r>
    </w:p>
    <w:p w14:paraId="4F32830B" w14:textId="500A4CB1" w:rsidR="009303D9" w:rsidRDefault="008F4457" w:rsidP="006B6B66">
      <w:pPr>
        <w:pStyle w:val="Heading1"/>
      </w:pPr>
      <w:r>
        <w:t>Methodology</w:t>
      </w:r>
    </w:p>
    <w:p w14:paraId="35163316" w14:textId="21A5AA30" w:rsidR="009303D9" w:rsidRDefault="008F4457" w:rsidP="00ED0149">
      <w:pPr>
        <w:pStyle w:val="Heading2"/>
      </w:pPr>
      <w:r>
        <w:t>Data Processing</w:t>
      </w:r>
    </w:p>
    <w:p w14:paraId="2FB299BA" w14:textId="77777777" w:rsidR="009303D9" w:rsidRPr="005B520E" w:rsidRDefault="009303D9" w:rsidP="00E7596C">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14:paraId="71C03A07" w14:textId="39063A34" w:rsidR="009303D9" w:rsidRDefault="008F4457" w:rsidP="00ED0149">
      <w:pPr>
        <w:pStyle w:val="Heading2"/>
      </w:pPr>
      <w:r>
        <w:t>Apache Spark</w:t>
      </w:r>
    </w:p>
    <w:p w14:paraId="3DD14DBA" w14:textId="0C5BC88D" w:rsidR="009303D9" w:rsidRPr="005B520E" w:rsidRDefault="008F4457" w:rsidP="00ED0149">
      <w:pPr>
        <w:pStyle w:val="Heading2"/>
      </w:pPr>
      <w:r>
        <w:t>CNN Models</w:t>
      </w:r>
    </w:p>
    <w:p w14:paraId="7BB906A3" w14:textId="602BD75B" w:rsidR="009303D9" w:rsidRDefault="00681CC0" w:rsidP="006B6B66">
      <w:pPr>
        <w:pStyle w:val="Heading1"/>
      </w:pPr>
      <w:r>
        <w:t>Results And Discussion</w:t>
      </w:r>
    </w:p>
    <w:p w14:paraId="4DC1D09A" w14:textId="09F55A24" w:rsidR="00681CC0" w:rsidRDefault="00681CC0" w:rsidP="00681CC0">
      <w:pPr>
        <w:pStyle w:val="Heading1"/>
      </w:pPr>
      <w:r>
        <w:t>Conclusion</w:t>
      </w:r>
    </w:p>
    <w:p w14:paraId="6BA4725D" w14:textId="0CF1A743" w:rsidR="007D6232" w:rsidRDefault="007D6232" w:rsidP="00681CC0">
      <w:pPr>
        <w:pStyle w:val="Heading4"/>
        <w:numPr>
          <w:ilvl w:val="0"/>
          <w:numId w:val="0"/>
        </w:numPr>
        <w:rPr>
          <w:i w:val="0"/>
        </w:rPr>
      </w:pPr>
    </w:p>
    <w:p w14:paraId="1EC44755" w14:textId="77777777" w:rsidR="006F6D3D" w:rsidRDefault="006F6D3D" w:rsidP="006F6D3D">
      <w:pPr>
        <w:jc w:val="left"/>
        <w:rPr>
          <w:i/>
          <w:iCs/>
          <w:noProof/>
        </w:rPr>
      </w:pPr>
    </w:p>
    <w:p w14:paraId="417CD228" w14:textId="7DA66A0B" w:rsidR="00836367" w:rsidRPr="00F96569" w:rsidRDefault="009303D9" w:rsidP="00681CC0">
      <w:pPr>
        <w:pStyle w:val="Heading5"/>
        <w:rPr>
          <w:b/>
          <w:noProof w:val="0"/>
          <w:color w:val="FF0000"/>
          <w:spacing w:val="-1"/>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r w:rsidRPr="005B520E">
        <w:t>References</w:t>
      </w:r>
    </w:p>
    <w:p w14:paraId="6C971029" w14:textId="62CCF0B3"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E7608" w14:textId="77777777" w:rsidR="005F745C" w:rsidRDefault="005F745C" w:rsidP="001A3B3D">
      <w:r>
        <w:separator/>
      </w:r>
    </w:p>
  </w:endnote>
  <w:endnote w:type="continuationSeparator" w:id="0">
    <w:p w14:paraId="4468E306" w14:textId="77777777" w:rsidR="005F745C" w:rsidRDefault="005F745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C672F"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EECC5" w14:textId="77777777" w:rsidR="005F745C" w:rsidRDefault="005F745C" w:rsidP="001A3B3D">
      <w:r>
        <w:separator/>
      </w:r>
    </w:p>
  </w:footnote>
  <w:footnote w:type="continuationSeparator" w:id="0">
    <w:p w14:paraId="565F3FC3" w14:textId="77777777" w:rsidR="005F745C" w:rsidRDefault="005F745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545479790">
    <w:abstractNumId w:val="14"/>
  </w:num>
  <w:num w:numId="2" w16cid:durableId="1987541864">
    <w:abstractNumId w:val="19"/>
  </w:num>
  <w:num w:numId="3" w16cid:durableId="400182568">
    <w:abstractNumId w:val="13"/>
  </w:num>
  <w:num w:numId="4" w16cid:durableId="1205408582">
    <w:abstractNumId w:val="16"/>
  </w:num>
  <w:num w:numId="5" w16cid:durableId="312101549">
    <w:abstractNumId w:val="16"/>
  </w:num>
  <w:num w:numId="6" w16cid:durableId="398408114">
    <w:abstractNumId w:val="16"/>
  </w:num>
  <w:num w:numId="7" w16cid:durableId="491601817">
    <w:abstractNumId w:val="16"/>
  </w:num>
  <w:num w:numId="8" w16cid:durableId="426778874">
    <w:abstractNumId w:val="18"/>
  </w:num>
  <w:num w:numId="9" w16cid:durableId="1580796582">
    <w:abstractNumId w:val="20"/>
  </w:num>
  <w:num w:numId="10" w16cid:durableId="1108694268">
    <w:abstractNumId w:val="15"/>
  </w:num>
  <w:num w:numId="11" w16cid:durableId="469641091">
    <w:abstractNumId w:val="12"/>
  </w:num>
  <w:num w:numId="12" w16cid:durableId="334966333">
    <w:abstractNumId w:val="11"/>
  </w:num>
  <w:num w:numId="13" w16cid:durableId="654798566">
    <w:abstractNumId w:val="0"/>
  </w:num>
  <w:num w:numId="14" w16cid:durableId="1332370259">
    <w:abstractNumId w:val="10"/>
  </w:num>
  <w:num w:numId="15" w16cid:durableId="1370567072">
    <w:abstractNumId w:val="8"/>
  </w:num>
  <w:num w:numId="16" w16cid:durableId="70733983">
    <w:abstractNumId w:val="7"/>
  </w:num>
  <w:num w:numId="17" w16cid:durableId="947354436">
    <w:abstractNumId w:val="6"/>
  </w:num>
  <w:num w:numId="18" w16cid:durableId="863860024">
    <w:abstractNumId w:val="5"/>
  </w:num>
  <w:num w:numId="19" w16cid:durableId="690650166">
    <w:abstractNumId w:val="9"/>
  </w:num>
  <w:num w:numId="20" w16cid:durableId="78447779">
    <w:abstractNumId w:val="4"/>
  </w:num>
  <w:num w:numId="21" w16cid:durableId="2121605545">
    <w:abstractNumId w:val="3"/>
  </w:num>
  <w:num w:numId="22" w16cid:durableId="2079472147">
    <w:abstractNumId w:val="2"/>
  </w:num>
  <w:num w:numId="23" w16cid:durableId="919758112">
    <w:abstractNumId w:val="1"/>
  </w:num>
  <w:num w:numId="24" w16cid:durableId="109323817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20F74"/>
    <w:rsid w:val="0004781E"/>
    <w:rsid w:val="0008758A"/>
    <w:rsid w:val="000C1E68"/>
    <w:rsid w:val="000F6ACC"/>
    <w:rsid w:val="00101B4B"/>
    <w:rsid w:val="001A2EFD"/>
    <w:rsid w:val="001A3B3D"/>
    <w:rsid w:val="001B67DC"/>
    <w:rsid w:val="002254A9"/>
    <w:rsid w:val="00233D97"/>
    <w:rsid w:val="002347A2"/>
    <w:rsid w:val="002850E3"/>
    <w:rsid w:val="002F4EB3"/>
    <w:rsid w:val="00354FCF"/>
    <w:rsid w:val="003A19E2"/>
    <w:rsid w:val="003B4E04"/>
    <w:rsid w:val="003F5A08"/>
    <w:rsid w:val="00420716"/>
    <w:rsid w:val="004325FB"/>
    <w:rsid w:val="004432BA"/>
    <w:rsid w:val="0044407E"/>
    <w:rsid w:val="00447BB9"/>
    <w:rsid w:val="0046031D"/>
    <w:rsid w:val="004D72B5"/>
    <w:rsid w:val="005011FC"/>
    <w:rsid w:val="005213A5"/>
    <w:rsid w:val="00551B7F"/>
    <w:rsid w:val="0056610F"/>
    <w:rsid w:val="00575BCA"/>
    <w:rsid w:val="005B0344"/>
    <w:rsid w:val="005B520E"/>
    <w:rsid w:val="005E2800"/>
    <w:rsid w:val="005F745C"/>
    <w:rsid w:val="00605825"/>
    <w:rsid w:val="00645D22"/>
    <w:rsid w:val="00651A08"/>
    <w:rsid w:val="00654204"/>
    <w:rsid w:val="00670434"/>
    <w:rsid w:val="00681CC0"/>
    <w:rsid w:val="006B6B66"/>
    <w:rsid w:val="006D72DC"/>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C4B23"/>
    <w:rsid w:val="008F4457"/>
    <w:rsid w:val="008F6E2C"/>
    <w:rsid w:val="009303D9"/>
    <w:rsid w:val="00933C64"/>
    <w:rsid w:val="00972203"/>
    <w:rsid w:val="009D1FDE"/>
    <w:rsid w:val="009F1D79"/>
    <w:rsid w:val="00A059B3"/>
    <w:rsid w:val="00A24FA8"/>
    <w:rsid w:val="00AE3409"/>
    <w:rsid w:val="00B11A60"/>
    <w:rsid w:val="00B22613"/>
    <w:rsid w:val="00B768D1"/>
    <w:rsid w:val="00BA1025"/>
    <w:rsid w:val="00BC3420"/>
    <w:rsid w:val="00BD670B"/>
    <w:rsid w:val="00BE7D3C"/>
    <w:rsid w:val="00BF5FF6"/>
    <w:rsid w:val="00C0207F"/>
    <w:rsid w:val="00C16117"/>
    <w:rsid w:val="00C3075A"/>
    <w:rsid w:val="00C919A4"/>
    <w:rsid w:val="00CA4392"/>
    <w:rsid w:val="00CC393F"/>
    <w:rsid w:val="00CE6855"/>
    <w:rsid w:val="00D2176E"/>
    <w:rsid w:val="00D632BE"/>
    <w:rsid w:val="00D72D06"/>
    <w:rsid w:val="00D7522C"/>
    <w:rsid w:val="00D7536F"/>
    <w:rsid w:val="00D76668"/>
    <w:rsid w:val="00E07383"/>
    <w:rsid w:val="00E165BC"/>
    <w:rsid w:val="00E61E12"/>
    <w:rsid w:val="00E7596C"/>
    <w:rsid w:val="00E878F2"/>
    <w:rsid w:val="00ED0149"/>
    <w:rsid w:val="00EF7DE3"/>
    <w:rsid w:val="00F03103"/>
    <w:rsid w:val="00F271DE"/>
    <w:rsid w:val="00F627DA"/>
    <w:rsid w:val="00F7288F"/>
    <w:rsid w:val="00F775FA"/>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3B7725"/>
  <w15:chartTrackingRefBased/>
  <w15:docId w15:val="{DFF0C5D4-C45D-46ED-B4F0-083AED596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CommentReference">
    <w:name w:val="annotation reference"/>
    <w:basedOn w:val="DefaultParagraphFont"/>
    <w:uiPriority w:val="99"/>
    <w:unhideWhenUsed/>
    <w:rsid w:val="00F775FA"/>
    <w:rPr>
      <w:sz w:val="16"/>
      <w:szCs w:val="16"/>
    </w:rPr>
  </w:style>
  <w:style w:type="paragraph" w:styleId="CommentText">
    <w:name w:val="annotation text"/>
    <w:basedOn w:val="Normal"/>
    <w:link w:val="CommentTextChar"/>
    <w:uiPriority w:val="99"/>
    <w:unhideWhenUsed/>
    <w:rsid w:val="00F775FA"/>
    <w:pPr>
      <w:spacing w:after="160"/>
      <w:jc w:val="left"/>
    </w:pPr>
    <w:rPr>
      <w:rFonts w:asciiTheme="minorHAnsi" w:eastAsiaTheme="minorHAnsi" w:hAnsiTheme="minorHAnsi" w:cstheme="minorBidi"/>
      <w:kern w:val="2"/>
      <w:lang w:val="en-GB"/>
      <w14:ligatures w14:val="standardContextual"/>
    </w:rPr>
  </w:style>
  <w:style w:type="character" w:customStyle="1" w:styleId="CommentTextChar">
    <w:name w:val="Comment Text Char"/>
    <w:basedOn w:val="DefaultParagraphFont"/>
    <w:link w:val="CommentText"/>
    <w:uiPriority w:val="99"/>
    <w:rsid w:val="00F775FA"/>
    <w:rPr>
      <w:rFonts w:asciiTheme="minorHAnsi" w:eastAsiaTheme="minorHAnsi" w:hAnsiTheme="minorHAnsi" w:cstheme="minorBidi"/>
      <w:kern w:val="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2</Pages>
  <Words>8679</Words>
  <Characters>4947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8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iona Clarke</cp:lastModifiedBy>
  <cp:revision>4</cp:revision>
  <dcterms:created xsi:type="dcterms:W3CDTF">2023-09-17T19:55:00Z</dcterms:created>
  <dcterms:modified xsi:type="dcterms:W3CDTF">2023-10-01T09:08:00Z</dcterms:modified>
</cp:coreProperties>
</file>